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54DA7" w:rsidRDefault="00354DA7">
      <w:pPr>
        <w:rPr>
          <w:b/>
          <w:sz w:val="28"/>
        </w:rPr>
      </w:pPr>
      <w:r w:rsidRPr="00354DA7">
        <w:rPr>
          <w:b/>
          <w:sz w:val="28"/>
        </w:rPr>
        <w:t>Статьи для семинара</w:t>
      </w:r>
    </w:p>
    <w:p w:rsidR="001E2BEE" w:rsidRPr="008213EC" w:rsidRDefault="00354DA7">
      <w:pPr>
        <w:rPr>
          <w:b/>
          <w:sz w:val="24"/>
        </w:rPr>
      </w:pPr>
      <w:r>
        <w:rPr>
          <w:b/>
          <w:sz w:val="24"/>
        </w:rPr>
        <w:t>Темы</w:t>
      </w:r>
    </w:p>
    <w:p w:rsidR="008E3C43" w:rsidRDefault="008E3C43" w:rsidP="00A0124E">
      <w:pPr>
        <w:pStyle w:val="a3"/>
        <w:numPr>
          <w:ilvl w:val="0"/>
          <w:numId w:val="4"/>
        </w:numPr>
        <w:rPr>
          <w:sz w:val="24"/>
        </w:rPr>
      </w:pPr>
      <w:r>
        <w:rPr>
          <w:sz w:val="24"/>
        </w:rPr>
        <w:t>Тренировка сетей</w:t>
      </w:r>
      <w:r w:rsidR="00BA469B" w:rsidRPr="00DD7347">
        <w:rPr>
          <w:sz w:val="24"/>
        </w:rPr>
        <w:t xml:space="preserve"> </w:t>
      </w:r>
      <w:r w:rsidR="00BA469B">
        <w:rPr>
          <w:sz w:val="24"/>
        </w:rPr>
        <w:t>и сжатие сетей</w:t>
      </w:r>
      <w:r>
        <w:rPr>
          <w:sz w:val="24"/>
        </w:rPr>
        <w:t xml:space="preserve"> </w:t>
      </w:r>
      <w:r w:rsidR="00AE0C57">
        <w:rPr>
          <w:sz w:val="24"/>
        </w:rPr>
        <w:fldChar w:fldCharType="begin">
          <w:fldData xml:space="preserve">PEVuZE5vdGU+PENpdGU+PEF1dGhvcj5IdWFuZzwvQXV0aG9yPjxZZWFyPjIwMTc8L1llYXI+PFJl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</w:fldData>
        </w:fldChar>
      </w:r>
      <w:r w:rsidR="007C4B1D">
        <w:rPr>
          <w:sz w:val="24"/>
        </w:rPr>
        <w:instrText xml:space="preserve"> ADDIN EN.CITE </w:instrText>
      </w:r>
      <w:r w:rsidR="007C4B1D">
        <w:rPr>
          <w:sz w:val="24"/>
        </w:rPr>
        <w:fldChar w:fldCharType="begin">
          <w:fldData xml:space="preserve">PEVuZE5vdGU+PENpdGU+PEF1dGhvcj5IdWFuZzwvQXV0aG9yPjxZZWFyPjIwMTc8L1llYXI+PFJl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</w:fldData>
        </w:fldChar>
      </w:r>
      <w:r w:rsidR="007C4B1D">
        <w:rPr>
          <w:sz w:val="24"/>
        </w:rPr>
        <w:instrText xml:space="preserve"> ADDIN EN.CITE.DATA </w:instrText>
      </w:r>
      <w:r w:rsidR="007C4B1D">
        <w:rPr>
          <w:sz w:val="24"/>
        </w:rPr>
      </w:r>
      <w:r w:rsidR="007C4B1D">
        <w:rPr>
          <w:sz w:val="24"/>
        </w:rPr>
        <w:fldChar w:fldCharType="end"/>
      </w:r>
      <w:r w:rsidR="00AE0C57">
        <w:rPr>
          <w:sz w:val="24"/>
        </w:rPr>
        <w:fldChar w:fldCharType="separate"/>
      </w:r>
      <w:r w:rsidR="007C4B1D">
        <w:rPr>
          <w:noProof/>
          <w:sz w:val="24"/>
        </w:rPr>
        <w:t>[1-5]</w:t>
      </w:r>
      <w:r w:rsidR="00AE0C57">
        <w:rPr>
          <w:sz w:val="24"/>
        </w:rPr>
        <w:fldChar w:fldCharType="end"/>
      </w:r>
    </w:p>
    <w:p w:rsidR="00A0124E" w:rsidRDefault="0073360F" w:rsidP="00A0124E">
      <w:pPr>
        <w:pStyle w:val="a3"/>
        <w:numPr>
          <w:ilvl w:val="0"/>
          <w:numId w:val="4"/>
        </w:numPr>
        <w:rPr>
          <w:sz w:val="24"/>
        </w:rPr>
      </w:pPr>
      <w:r w:rsidRPr="00A0124E">
        <w:rPr>
          <w:sz w:val="24"/>
        </w:rPr>
        <w:t>К</w:t>
      </w:r>
      <w:r w:rsidR="008213EC" w:rsidRPr="00A0124E">
        <w:rPr>
          <w:sz w:val="24"/>
        </w:rPr>
        <w:t>лассифик</w:t>
      </w:r>
      <w:bookmarkStart w:id="0" w:name="_GoBack"/>
      <w:bookmarkEnd w:id="0"/>
      <w:r w:rsidR="008213EC" w:rsidRPr="00A0124E">
        <w:rPr>
          <w:sz w:val="24"/>
        </w:rPr>
        <w:t>аци</w:t>
      </w:r>
      <w:r w:rsidRPr="00A0124E">
        <w:rPr>
          <w:sz w:val="24"/>
        </w:rPr>
        <w:t>я</w:t>
      </w:r>
      <w:r w:rsidR="008213EC" w:rsidRPr="00A0124E">
        <w:rPr>
          <w:sz w:val="24"/>
        </w:rPr>
        <w:t xml:space="preserve"> изображений</w:t>
      </w:r>
      <w:r w:rsidR="00E8574D" w:rsidRPr="00A0124E">
        <w:rPr>
          <w:sz w:val="24"/>
        </w:rPr>
        <w:t xml:space="preserve"> </w:t>
      </w:r>
      <w:r w:rsidR="00E8574D" w:rsidRPr="00A0124E">
        <w:rPr>
          <w:sz w:val="24"/>
        </w:rPr>
        <w:fldChar w:fldCharType="begin">
          <w:fldData xml:space="preserve">PEVuZE5vdGU+PENpdGU+PEF1dGhvcj5IdWFuZzwvQXV0aG9yPjxZZWFyPjIwMTY8L1llYXI+PFJl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</w:fldData>
        </w:fldChar>
      </w:r>
      <w:r w:rsidR="007C4B1D">
        <w:rPr>
          <w:sz w:val="24"/>
        </w:rPr>
        <w:instrText xml:space="preserve"> ADDIN EN.CITE </w:instrText>
      </w:r>
      <w:r w:rsidR="007C4B1D">
        <w:rPr>
          <w:sz w:val="24"/>
        </w:rPr>
        <w:fldChar w:fldCharType="begin">
          <w:fldData xml:space="preserve">PEVuZE5vdGU+PENpdGU+PEF1dGhvcj5IdWFuZzwvQXV0aG9yPjxZZWFyPjIwMTY8L1llYXI+PFJl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</w:fldData>
        </w:fldChar>
      </w:r>
      <w:r w:rsidR="007C4B1D">
        <w:rPr>
          <w:sz w:val="24"/>
        </w:rPr>
        <w:instrText xml:space="preserve"> ADDIN EN.CITE.DATA </w:instrText>
      </w:r>
      <w:r w:rsidR="007C4B1D">
        <w:rPr>
          <w:sz w:val="24"/>
        </w:rPr>
      </w:r>
      <w:r w:rsidR="007C4B1D">
        <w:rPr>
          <w:sz w:val="24"/>
        </w:rPr>
        <w:fldChar w:fldCharType="end"/>
      </w:r>
      <w:r w:rsidR="00E8574D" w:rsidRPr="00A0124E">
        <w:rPr>
          <w:sz w:val="24"/>
        </w:rPr>
        <w:fldChar w:fldCharType="separate"/>
      </w:r>
      <w:r w:rsidR="007C4B1D">
        <w:rPr>
          <w:noProof/>
          <w:sz w:val="24"/>
        </w:rPr>
        <w:t>[6-18]</w:t>
      </w:r>
      <w:r w:rsidR="00E8574D" w:rsidRPr="00A0124E">
        <w:rPr>
          <w:sz w:val="24"/>
        </w:rPr>
        <w:fldChar w:fldCharType="end"/>
      </w:r>
      <w:r w:rsidR="00A0124E">
        <w:rPr>
          <w:sz w:val="24"/>
        </w:rPr>
        <w:t>.</w:t>
      </w:r>
    </w:p>
    <w:p w:rsidR="00A0124E" w:rsidRDefault="0073360F" w:rsidP="00A0124E">
      <w:pPr>
        <w:pStyle w:val="a3"/>
        <w:numPr>
          <w:ilvl w:val="0"/>
          <w:numId w:val="4"/>
        </w:numPr>
        <w:rPr>
          <w:sz w:val="24"/>
        </w:rPr>
      </w:pPr>
      <w:r w:rsidRPr="00A0124E">
        <w:rPr>
          <w:sz w:val="24"/>
        </w:rPr>
        <w:t>Д</w:t>
      </w:r>
      <w:r w:rsidR="008213EC" w:rsidRPr="00A0124E">
        <w:rPr>
          <w:sz w:val="24"/>
        </w:rPr>
        <w:t>етектировани</w:t>
      </w:r>
      <w:r w:rsidR="000A1A05" w:rsidRPr="00A0124E">
        <w:rPr>
          <w:sz w:val="24"/>
        </w:rPr>
        <w:t>е</w:t>
      </w:r>
      <w:r w:rsidR="008213EC" w:rsidRPr="00A0124E">
        <w:rPr>
          <w:sz w:val="24"/>
        </w:rPr>
        <w:t xml:space="preserve"> объектов</w:t>
      </w:r>
      <w:r w:rsidR="00C12615" w:rsidRPr="00A0124E">
        <w:rPr>
          <w:sz w:val="24"/>
        </w:rPr>
        <w:t xml:space="preserve"> </w:t>
      </w:r>
      <w:r w:rsidR="00960EC0" w:rsidRPr="00A0124E">
        <w:rPr>
          <w:sz w:val="24"/>
        </w:rPr>
        <w:fldChar w:fldCharType="begin">
          <w:fldData xml:space="preserve">PEVuZE5vdGU+PENpdGU+PEF1dGhvcj5MaW48L0F1dGhvcj48WWVhcj4yMDE2PC9ZZWFyPjxSZWNO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</w:fldData>
        </w:fldChar>
      </w:r>
      <w:r w:rsidR="007C4B1D">
        <w:rPr>
          <w:sz w:val="24"/>
        </w:rPr>
        <w:instrText xml:space="preserve"> ADDIN EN.CITE </w:instrText>
      </w:r>
      <w:r w:rsidR="007C4B1D">
        <w:rPr>
          <w:sz w:val="24"/>
        </w:rPr>
        <w:fldChar w:fldCharType="begin">
          <w:fldData xml:space="preserve">PEVuZE5vdGU+PENpdGU+PEF1dGhvcj5MaW48L0F1dGhvcj48WWVhcj4yMDE2PC9ZZWFyPjxSZWNO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</w:fldData>
        </w:fldChar>
      </w:r>
      <w:r w:rsidR="007C4B1D">
        <w:rPr>
          <w:sz w:val="24"/>
        </w:rPr>
        <w:instrText xml:space="preserve"> ADDIN EN.CITE.DATA </w:instrText>
      </w:r>
      <w:r w:rsidR="007C4B1D">
        <w:rPr>
          <w:sz w:val="24"/>
        </w:rPr>
      </w:r>
      <w:r w:rsidR="007C4B1D">
        <w:rPr>
          <w:sz w:val="24"/>
        </w:rPr>
        <w:fldChar w:fldCharType="end"/>
      </w:r>
      <w:r w:rsidR="00960EC0" w:rsidRPr="00A0124E">
        <w:rPr>
          <w:sz w:val="24"/>
        </w:rPr>
        <w:fldChar w:fldCharType="separate"/>
      </w:r>
      <w:r w:rsidR="007C4B1D">
        <w:rPr>
          <w:noProof/>
          <w:sz w:val="24"/>
        </w:rPr>
        <w:t>[19-22]</w:t>
      </w:r>
      <w:r w:rsidR="00960EC0" w:rsidRPr="00A0124E">
        <w:rPr>
          <w:sz w:val="24"/>
        </w:rPr>
        <w:fldChar w:fldCharType="end"/>
      </w:r>
      <w:r w:rsidR="00A0124E">
        <w:rPr>
          <w:sz w:val="24"/>
        </w:rPr>
        <w:t>.</w:t>
      </w:r>
    </w:p>
    <w:p w:rsidR="00A0124E" w:rsidRDefault="009B6050" w:rsidP="00A0124E">
      <w:pPr>
        <w:pStyle w:val="a3"/>
        <w:numPr>
          <w:ilvl w:val="0"/>
          <w:numId w:val="4"/>
        </w:numPr>
        <w:rPr>
          <w:sz w:val="24"/>
        </w:rPr>
      </w:pPr>
      <w:r w:rsidRPr="00A0124E">
        <w:rPr>
          <w:sz w:val="24"/>
        </w:rPr>
        <w:t>Сегментация изображений</w:t>
      </w:r>
      <w:r w:rsidR="00756B22" w:rsidRPr="00A0124E">
        <w:rPr>
          <w:sz w:val="24"/>
        </w:rPr>
        <w:t xml:space="preserve"> </w:t>
      </w:r>
      <w:r w:rsidR="0090246F" w:rsidRPr="00A0124E">
        <w:rPr>
          <w:sz w:val="24"/>
        </w:rPr>
        <w:fldChar w:fldCharType="begin"/>
      </w:r>
      <w:r w:rsidR="007C4B1D">
        <w:rPr>
          <w:sz w:val="24"/>
        </w:rPr>
        <w:instrText xml:space="preserve"> ADDIN EN.CITE &lt;EndNote&gt;&lt;Cite&gt;&lt;Author&gt;He&lt;/Author&gt;&lt;Year&gt;2017&lt;/Year&gt;&lt;RecNum&gt;47&lt;/RecNum&gt;&lt;DisplayText&gt;[23]&lt;/DisplayText&gt;&lt;record&gt;&lt;rec-number&gt;47&lt;/rec-number&gt;&lt;foreign-keys&gt;&lt;key app="EN" db-id="ftazrx50qxxx53ef95c509sxrsvtad5es5ep" timestamp="1504768425"&gt;47&lt;/key&gt;&lt;/foreign-keys&gt;&lt;ref-type name="Journal Article"&gt;17&lt;/ref-type&gt;&lt;contributors&gt;&lt;authors&gt;&lt;author&gt;He, Kaiming&lt;/author&gt;&lt;author&gt;Gkioxari, Georgia&lt;/author&gt;&lt;author&gt;Dollár, Piotr&lt;/author&gt;&lt;author&gt;Girshick, Ross B.&lt;/author&gt;&lt;/authors&gt;&lt;/contributors&gt;&lt;titles&gt;&lt;title&gt;Mask R-CNN&lt;/title&gt;&lt;secondary-title&gt;CoRR&lt;/secondary-title&gt;&lt;/titles&gt;&lt;periodical&gt;&lt;full-title&gt;CoRR&lt;/full-title&gt;&lt;/periodical&gt;&lt;volume&gt;abs/1703.06870&lt;/volume&gt;&lt;dates&gt;&lt;year&gt;2017&lt;/year&gt;&lt;pub-dates&gt;&lt;date&gt;/&lt;/date&gt;&lt;/pub-dates&gt;&lt;/dates&gt;&lt;urls&gt;&lt;related-urls&gt;&lt;url&gt;&lt;style face="underline" font="default" size="100%"&gt;http://arxiv.org/abs/1703.06870&lt;/style&gt;&lt;/url&gt;&lt;/related-urls&gt;&lt;/urls&gt;&lt;/record&gt;&lt;/Cite&gt;&lt;/EndNote&gt;</w:instrText>
      </w:r>
      <w:r w:rsidR="0090246F" w:rsidRPr="00A0124E">
        <w:rPr>
          <w:sz w:val="24"/>
        </w:rPr>
        <w:fldChar w:fldCharType="separate"/>
      </w:r>
      <w:r w:rsidR="007C4B1D">
        <w:rPr>
          <w:noProof/>
          <w:sz w:val="24"/>
        </w:rPr>
        <w:t>[23]</w:t>
      </w:r>
      <w:r w:rsidR="0090246F" w:rsidRPr="00A0124E">
        <w:rPr>
          <w:sz w:val="24"/>
        </w:rPr>
        <w:fldChar w:fldCharType="end"/>
      </w:r>
      <w:r w:rsidRPr="00A0124E">
        <w:rPr>
          <w:sz w:val="24"/>
        </w:rPr>
        <w:t>.</w:t>
      </w:r>
    </w:p>
    <w:p w:rsidR="00A0124E" w:rsidRDefault="001343BB" w:rsidP="00A0124E">
      <w:pPr>
        <w:pStyle w:val="a3"/>
        <w:numPr>
          <w:ilvl w:val="0"/>
          <w:numId w:val="4"/>
        </w:numPr>
        <w:rPr>
          <w:sz w:val="24"/>
        </w:rPr>
      </w:pPr>
      <w:r w:rsidRPr="00A0124E">
        <w:rPr>
          <w:sz w:val="24"/>
        </w:rPr>
        <w:t xml:space="preserve">Распознавание </w:t>
      </w:r>
      <w:r w:rsidR="009F2709" w:rsidRPr="00A0124E">
        <w:rPr>
          <w:sz w:val="24"/>
        </w:rPr>
        <w:t>людей и их лиц</w:t>
      </w:r>
      <w:r w:rsidR="00796C0D" w:rsidRPr="00A0124E">
        <w:rPr>
          <w:sz w:val="24"/>
        </w:rPr>
        <w:t xml:space="preserve"> </w:t>
      </w:r>
      <w:r w:rsidR="00AC1DC0" w:rsidRPr="00A0124E">
        <w:rPr>
          <w:sz w:val="24"/>
        </w:rPr>
        <w:fldChar w:fldCharType="begin"/>
      </w:r>
      <w:r w:rsidR="007C4B1D">
        <w:rPr>
          <w:sz w:val="24"/>
        </w:rPr>
        <w:instrText xml:space="preserve"> ADDIN EN.CITE &lt;EndNote&gt;&lt;Cite&gt;&lt;Author&gt;Zhang&lt;/Author&gt;&lt;Year&gt;2016&lt;/Year&gt;&lt;RecNum&gt;57&lt;/RecNum&gt;&lt;DisplayText&gt;[24, 25]&lt;/DisplayText&gt;&lt;record&gt;&lt;rec-number&gt;57&lt;/rec-number&gt;&lt;foreign-keys&gt;&lt;key app="EN" db-id="ftazrx50qxxx53ef95c509sxrsvtad5es5ep" timestamp="1504768905"&gt;57&lt;/key&gt;&lt;/foreign-keys&gt;&lt;ref-type name="Journal Article"&gt;17&lt;/ref-type&gt;&lt;contributors&gt;&lt;authors&gt;&lt;author&gt;Zhang, Kaipeng&lt;/author&gt;&lt;author&gt;Zhang, Zhanpeng&lt;/author&gt;&lt;author&gt;Li, Zhifeng&lt;/author&gt;&lt;author&gt;Qiao, Yu&lt;/author&gt;&lt;/authors&gt;&lt;/contributors&gt;&lt;titles&gt;&lt;title&gt;Joint Face Detection and Alignment using Multi-task Cascaded Convolutional Networks&lt;/title&gt;&lt;secondary-title&gt;CoRR&lt;/secondary-title&gt;&lt;/titles&gt;&lt;periodical&gt;&lt;full-title&gt;CoRR&lt;/full-title&gt;&lt;/periodical&gt;&lt;volume&gt;abs/1604.02878&lt;/volume&gt;&lt;dates&gt;&lt;year&gt;2016&lt;/year&gt;&lt;pub-dates&gt;&lt;date&gt;/&lt;/date&gt;&lt;/pub-dates&gt;&lt;/dates&gt;&lt;urls&gt;&lt;related-urls&gt;&lt;url&gt;&lt;style face="underline" font="default" size="100%"&gt;http://arxiv.org/abs/1604.02878&lt;/style&gt;&lt;/url&gt;&lt;/related-urls&gt;&lt;/urls&gt;&lt;/record&gt;&lt;/Cite&gt;&lt;Cite&gt;&lt;Author&gt;Xiao&lt;/Author&gt;&lt;Year&gt;2017&lt;/Year&gt;&lt;RecNum&gt;58&lt;/RecNum&gt;&lt;record&gt;&lt;rec-number&gt;58&lt;/rec-number&gt;&lt;foreign-keys&gt;&lt;key app="EN" db-id="ftazrx50qxxx53ef95c509sxrsvtad5es5ep" timestamp="1504768948"&gt;58&lt;/key&gt;&lt;/foreign-keys&gt;&lt;ref-type name="Conference Proceedings"&gt;10&lt;/ref-type&gt;&lt;contributors&gt;&lt;authors&gt;&lt;author&gt;Xiao, Tong&lt;/author&gt;&lt;author&gt;Li, Shuang&lt;/author&gt;&lt;author&gt;Wang, Bochao&lt;/author&gt;&lt;author&gt;Lin, Liang&lt;/author&gt;&lt;author&gt;Wang, Xiaogang&lt;/author&gt;&lt;/authors&gt;&lt;/contributors&gt;&lt;titles&gt;&lt;title&gt;Joint detection and identification feature learning for person search&lt;/title&gt;&lt;secondary-title&gt;Proc. CVPR&lt;/secondary-title&gt;&lt;/titles&gt;&lt;dates&gt;&lt;year&gt;2017&lt;/year&gt;&lt;/dates&gt;&lt;urls&gt;&lt;/urls&gt;&lt;/record&gt;&lt;/Cite&gt;&lt;/EndNote&gt;</w:instrText>
      </w:r>
      <w:r w:rsidR="00AC1DC0" w:rsidRPr="00A0124E">
        <w:rPr>
          <w:sz w:val="24"/>
        </w:rPr>
        <w:fldChar w:fldCharType="separate"/>
      </w:r>
      <w:r w:rsidR="007C4B1D">
        <w:rPr>
          <w:noProof/>
          <w:sz w:val="24"/>
        </w:rPr>
        <w:t>[24, 25]</w:t>
      </w:r>
      <w:r w:rsidR="00AC1DC0" w:rsidRPr="00A0124E">
        <w:rPr>
          <w:sz w:val="24"/>
        </w:rPr>
        <w:fldChar w:fldCharType="end"/>
      </w:r>
      <w:r w:rsidR="0073360F" w:rsidRPr="00A0124E">
        <w:rPr>
          <w:sz w:val="24"/>
        </w:rPr>
        <w:t>.</w:t>
      </w:r>
    </w:p>
    <w:p w:rsidR="008213EC" w:rsidRPr="00A0124E" w:rsidRDefault="00A0124E" w:rsidP="00A0124E">
      <w:pPr>
        <w:pStyle w:val="a3"/>
        <w:numPr>
          <w:ilvl w:val="0"/>
          <w:numId w:val="4"/>
        </w:numPr>
        <w:rPr>
          <w:sz w:val="24"/>
        </w:rPr>
      </w:pPr>
      <w:proofErr w:type="spellStart"/>
      <w:r>
        <w:rPr>
          <w:sz w:val="24"/>
        </w:rPr>
        <w:t>Г</w:t>
      </w:r>
      <w:r w:rsidR="003C3EF5" w:rsidRPr="00A0124E">
        <w:rPr>
          <w:sz w:val="24"/>
        </w:rPr>
        <w:t>енеративно</w:t>
      </w:r>
      <w:proofErr w:type="spellEnd"/>
      <w:r w:rsidR="003C3EF5" w:rsidRPr="00A0124E">
        <w:rPr>
          <w:sz w:val="24"/>
        </w:rPr>
        <w:t>-состязательные сети</w:t>
      </w:r>
      <w:r>
        <w:rPr>
          <w:sz w:val="24"/>
        </w:rPr>
        <w:t xml:space="preserve"> (</w:t>
      </w:r>
      <w:r>
        <w:rPr>
          <w:sz w:val="24"/>
          <w:lang w:val="en-US"/>
        </w:rPr>
        <w:t>GAN</w:t>
      </w:r>
      <w:r>
        <w:rPr>
          <w:sz w:val="24"/>
        </w:rPr>
        <w:t>)</w:t>
      </w:r>
      <w:r w:rsidR="00BB783D" w:rsidRPr="00A0124E">
        <w:rPr>
          <w:sz w:val="24"/>
        </w:rPr>
        <w:t xml:space="preserve"> </w:t>
      </w:r>
      <w:r w:rsidR="00BE7D19" w:rsidRPr="00A0124E">
        <w:rPr>
          <w:sz w:val="24"/>
        </w:rPr>
        <w:fldChar w:fldCharType="begin">
          <w:fldData xml:space="preserve">PEVuZE5vdGU+PENpdGU+PEF1dGhvcj5BcmpvdnNreTwvQXV0aG9yPjxZZWFyPjIwMTc8L1llYXI+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</w:fldData>
        </w:fldChar>
      </w:r>
      <w:r w:rsidR="007C4B1D">
        <w:rPr>
          <w:sz w:val="24"/>
        </w:rPr>
        <w:instrText xml:space="preserve"> ADDIN EN.CITE </w:instrText>
      </w:r>
      <w:r w:rsidR="007C4B1D">
        <w:rPr>
          <w:sz w:val="24"/>
        </w:rPr>
        <w:fldChar w:fldCharType="begin">
          <w:fldData xml:space="preserve">PEVuZE5vdGU+PENpdGU+PEF1dGhvcj5BcmpvdnNreTwvQXV0aG9yPjxZZWFyPjIwMTc8L1llYXI+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</w:fldData>
        </w:fldChar>
      </w:r>
      <w:r w:rsidR="007C4B1D">
        <w:rPr>
          <w:sz w:val="24"/>
        </w:rPr>
        <w:instrText xml:space="preserve"> ADDIN EN.CITE.DATA </w:instrText>
      </w:r>
      <w:r w:rsidR="007C4B1D">
        <w:rPr>
          <w:sz w:val="24"/>
        </w:rPr>
      </w:r>
      <w:r w:rsidR="007C4B1D">
        <w:rPr>
          <w:sz w:val="24"/>
        </w:rPr>
        <w:fldChar w:fldCharType="end"/>
      </w:r>
      <w:r w:rsidR="00BE7D19" w:rsidRPr="00A0124E">
        <w:rPr>
          <w:sz w:val="24"/>
        </w:rPr>
        <w:fldChar w:fldCharType="separate"/>
      </w:r>
      <w:r w:rsidR="007C4B1D">
        <w:rPr>
          <w:noProof/>
          <w:sz w:val="24"/>
        </w:rPr>
        <w:t>[26-28]</w:t>
      </w:r>
      <w:r w:rsidR="00BE7D19" w:rsidRPr="00A0124E">
        <w:rPr>
          <w:sz w:val="24"/>
        </w:rPr>
        <w:fldChar w:fldCharType="end"/>
      </w:r>
      <w:r w:rsidR="00753AAC" w:rsidRPr="00A0124E">
        <w:rPr>
          <w:sz w:val="24"/>
        </w:rPr>
        <w:t>.</w:t>
      </w:r>
    </w:p>
    <w:p w:rsidR="00756796" w:rsidRPr="00354DA7" w:rsidRDefault="00354DA7" w:rsidP="00756796">
      <w:pPr>
        <w:rPr>
          <w:b/>
          <w:sz w:val="24"/>
        </w:rPr>
      </w:pPr>
      <w:r w:rsidRPr="00354DA7">
        <w:rPr>
          <w:b/>
          <w:sz w:val="24"/>
        </w:rPr>
        <w:t>Список статей</w:t>
      </w:r>
    </w:p>
    <w:p w:rsidR="007C4B1D" w:rsidRPr="007C4B1D" w:rsidRDefault="00E8574D" w:rsidP="007C4B1D">
      <w:pPr>
        <w:pStyle w:val="EndNoteBibliography"/>
        <w:spacing w:after="0"/>
        <w:ind w:left="720" w:hanging="720"/>
      </w:pPr>
      <w:r>
        <w:rPr>
          <w:sz w:val="24"/>
        </w:rPr>
        <w:fldChar w:fldCharType="begin"/>
      </w:r>
      <w:r w:rsidRPr="003F2249">
        <w:rPr>
          <w:sz w:val="24"/>
        </w:rPr>
        <w:instrText xml:space="preserve"> </w:instrText>
      </w:r>
      <w:r>
        <w:rPr>
          <w:sz w:val="24"/>
        </w:rPr>
        <w:instrText>ADDIN</w:instrText>
      </w:r>
      <w:r w:rsidRPr="003F2249">
        <w:rPr>
          <w:sz w:val="24"/>
        </w:rPr>
        <w:instrText xml:space="preserve"> </w:instrText>
      </w:r>
      <w:r>
        <w:rPr>
          <w:sz w:val="24"/>
        </w:rPr>
        <w:instrText>EN</w:instrText>
      </w:r>
      <w:r w:rsidRPr="003F2249">
        <w:rPr>
          <w:sz w:val="24"/>
        </w:rPr>
        <w:instrText>.</w:instrText>
      </w:r>
      <w:r>
        <w:rPr>
          <w:sz w:val="24"/>
        </w:rPr>
        <w:instrText>REFLIST</w:instrText>
      </w:r>
      <w:r w:rsidRPr="003F2249">
        <w:rPr>
          <w:sz w:val="24"/>
        </w:rPr>
        <w:instrText xml:space="preserve"> </w:instrText>
      </w:r>
      <w:r>
        <w:rPr>
          <w:sz w:val="24"/>
        </w:rPr>
        <w:fldChar w:fldCharType="separate"/>
      </w:r>
      <w:r w:rsidR="007C4B1D" w:rsidRPr="007C4B1D">
        <w:t>1.</w:t>
      </w:r>
      <w:r w:rsidR="007C4B1D" w:rsidRPr="007C4B1D">
        <w:tab/>
        <w:t xml:space="preserve">Huang, G., et al., </w:t>
      </w:r>
      <w:r w:rsidR="007C4B1D" w:rsidRPr="007C4B1D">
        <w:rPr>
          <w:i/>
        </w:rPr>
        <w:t>Snapshot Ensembles: Train 1, get M for free.</w:t>
      </w:r>
      <w:r w:rsidR="007C4B1D" w:rsidRPr="007C4B1D">
        <w:t xml:space="preserve"> CoRR, 2017. </w:t>
      </w:r>
      <w:r w:rsidR="007C4B1D" w:rsidRPr="007C4B1D">
        <w:rPr>
          <w:b/>
        </w:rPr>
        <w:t>abs/1704.00109</w:t>
      </w:r>
      <w:r w:rsidR="007C4B1D"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2.</w:t>
      </w:r>
      <w:r w:rsidRPr="007C4B1D">
        <w:tab/>
        <w:t xml:space="preserve">Hinton, G., O. Vinyals, and J. Dean, </w:t>
      </w:r>
      <w:r w:rsidRPr="007C4B1D">
        <w:rPr>
          <w:i/>
        </w:rPr>
        <w:t>Distilling the knowledge in a neural network.</w:t>
      </w:r>
      <w:r w:rsidRPr="007C4B1D">
        <w:t xml:space="preserve"> arXiv preprint arXiv:1503.02531, 2015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3.</w:t>
      </w:r>
      <w:r w:rsidRPr="007C4B1D">
        <w:tab/>
        <w:t xml:space="preserve">You, Y., et al., </w:t>
      </w:r>
      <w:r w:rsidRPr="007C4B1D">
        <w:rPr>
          <w:i/>
        </w:rPr>
        <w:t>100-epoch ImageNet Training with AlexNet in 24 Minutes.</w:t>
      </w:r>
      <w:r w:rsidRPr="007C4B1D">
        <w:t xml:space="preserve"> arXiv preprint arXiv:1709.05011, 2017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4.</w:t>
      </w:r>
      <w:r w:rsidRPr="007C4B1D">
        <w:tab/>
        <w:t xml:space="preserve">Lei, T. and Y. Zhang, </w:t>
      </w:r>
      <w:r w:rsidRPr="007C4B1D">
        <w:rPr>
          <w:i/>
        </w:rPr>
        <w:t>Training RNNs as Fast as CNNs.</w:t>
      </w:r>
      <w:r w:rsidRPr="007C4B1D">
        <w:t xml:space="preserve"> arXiv preprint arXiv:1709.02755, 2017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5.</w:t>
      </w:r>
      <w:r w:rsidRPr="007C4B1D">
        <w:tab/>
        <w:t xml:space="preserve">Han, S., H. Mao, and W.J. Dally, </w:t>
      </w:r>
      <w:r w:rsidRPr="007C4B1D">
        <w:rPr>
          <w:i/>
        </w:rPr>
        <w:t>Deep Compression: Compressing Deep Neural Network with Pruning, Trained Quantization and Huffman Coding.</w:t>
      </w:r>
      <w:r w:rsidRPr="007C4B1D">
        <w:t xml:space="preserve"> CoRR, 2015. </w:t>
      </w:r>
      <w:r w:rsidRPr="007C4B1D">
        <w:rPr>
          <w:b/>
        </w:rPr>
        <w:t>abs/1510.00149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6.</w:t>
      </w:r>
      <w:r w:rsidRPr="007C4B1D">
        <w:tab/>
        <w:t xml:space="preserve">Huang, G., Z. Liu, and K.Q. Weinberger, </w:t>
      </w:r>
      <w:r w:rsidRPr="007C4B1D">
        <w:rPr>
          <w:i/>
        </w:rPr>
        <w:t>Densely Connected Convolutional Networks.</w:t>
      </w:r>
      <w:r w:rsidRPr="007C4B1D">
        <w:t xml:space="preserve"> CoRR, 2016. </w:t>
      </w:r>
      <w:r w:rsidRPr="007C4B1D">
        <w:rPr>
          <w:b/>
        </w:rPr>
        <w:t>abs/1608.06993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7.</w:t>
      </w:r>
      <w:r w:rsidRPr="007C4B1D">
        <w:tab/>
        <w:t xml:space="preserve">Iandola, F.N., et al., </w:t>
      </w:r>
      <w:r w:rsidRPr="007C4B1D">
        <w:rPr>
          <w:i/>
        </w:rPr>
        <w:t>SqueezeNet: AlexNet-level accuracy with 50x fewer parameters and &lt;1MB model size.</w:t>
      </w:r>
      <w:r w:rsidRPr="007C4B1D">
        <w:t xml:space="preserve"> CoRR, 2016. </w:t>
      </w:r>
      <w:r w:rsidRPr="007C4B1D">
        <w:rPr>
          <w:b/>
        </w:rPr>
        <w:t>abs/1602.07360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8.</w:t>
      </w:r>
      <w:r w:rsidRPr="007C4B1D">
        <w:tab/>
        <w:t xml:space="preserve">Howard, A.G., et al., </w:t>
      </w:r>
      <w:r w:rsidRPr="007C4B1D">
        <w:rPr>
          <w:i/>
        </w:rPr>
        <w:t>MobileNets: Efficient Convolutional Neural Networks for Mobile Vision Applications.</w:t>
      </w:r>
      <w:r w:rsidRPr="007C4B1D">
        <w:t xml:space="preserve"> CoRR, 2017. </w:t>
      </w:r>
      <w:r w:rsidRPr="007C4B1D">
        <w:rPr>
          <w:b/>
        </w:rPr>
        <w:t>abs/1704.04861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9.</w:t>
      </w:r>
      <w:r w:rsidRPr="007C4B1D">
        <w:tab/>
        <w:t xml:space="preserve">He, K., et al., </w:t>
      </w:r>
      <w:r w:rsidRPr="007C4B1D">
        <w:rPr>
          <w:i/>
        </w:rPr>
        <w:t>Identity Mappings in Deep Residual Networks.</w:t>
      </w:r>
      <w:r w:rsidRPr="007C4B1D">
        <w:t xml:space="preserve"> CoRR, 2016. </w:t>
      </w:r>
      <w:r w:rsidRPr="007C4B1D">
        <w:rPr>
          <w:b/>
        </w:rPr>
        <w:t>abs/1603.05027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0.</w:t>
      </w:r>
      <w:r w:rsidRPr="007C4B1D">
        <w:tab/>
        <w:t xml:space="preserve">Zagoruyko, S. and N. Komodakis, </w:t>
      </w:r>
      <w:r w:rsidRPr="007C4B1D">
        <w:rPr>
          <w:i/>
        </w:rPr>
        <w:t>Wide Residual Networks.</w:t>
      </w:r>
      <w:r w:rsidRPr="007C4B1D">
        <w:t xml:space="preserve"> CoRR, 2016. </w:t>
      </w:r>
      <w:r w:rsidRPr="007C4B1D">
        <w:rPr>
          <w:b/>
        </w:rPr>
        <w:t>abs/1605.07146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1.</w:t>
      </w:r>
      <w:r w:rsidRPr="007C4B1D">
        <w:tab/>
        <w:t xml:space="preserve">Huang, G., et al., </w:t>
      </w:r>
      <w:r w:rsidRPr="007C4B1D">
        <w:rPr>
          <w:i/>
        </w:rPr>
        <w:t>Deep Networks with Stochastic Depth.</w:t>
      </w:r>
      <w:r w:rsidRPr="007C4B1D">
        <w:t xml:space="preserve"> CoRR, 2016. </w:t>
      </w:r>
      <w:r w:rsidRPr="007C4B1D">
        <w:rPr>
          <w:b/>
        </w:rPr>
        <w:t>abs/1603.09382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2.</w:t>
      </w:r>
      <w:r w:rsidRPr="007C4B1D">
        <w:tab/>
        <w:t xml:space="preserve">Jaderberg, M., et al., </w:t>
      </w:r>
      <w:r w:rsidRPr="007C4B1D">
        <w:rPr>
          <w:i/>
        </w:rPr>
        <w:t>Spatial Transformer Networks.</w:t>
      </w:r>
      <w:r w:rsidRPr="007C4B1D">
        <w:t xml:space="preserve"> CoRR, 2015. </w:t>
      </w:r>
      <w:r w:rsidRPr="007C4B1D">
        <w:rPr>
          <w:b/>
        </w:rPr>
        <w:t>abs/1506.02025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3.</w:t>
      </w:r>
      <w:r w:rsidRPr="007C4B1D">
        <w:tab/>
        <w:t xml:space="preserve">Dai, J., et al., </w:t>
      </w:r>
      <w:r w:rsidRPr="007C4B1D">
        <w:rPr>
          <w:i/>
        </w:rPr>
        <w:t>Deformable Convolutional Networks.</w:t>
      </w:r>
      <w:r w:rsidRPr="007C4B1D">
        <w:t xml:space="preserve"> CoRR, 2017. </w:t>
      </w:r>
      <w:r w:rsidRPr="007C4B1D">
        <w:rPr>
          <w:b/>
        </w:rPr>
        <w:t>abs/1703.06211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4.</w:t>
      </w:r>
      <w:r w:rsidRPr="007C4B1D">
        <w:tab/>
        <w:t xml:space="preserve">Wang, F., et al., </w:t>
      </w:r>
      <w:r w:rsidRPr="007C4B1D">
        <w:rPr>
          <w:i/>
        </w:rPr>
        <w:t>Residual Attention Network for Image Classification.</w:t>
      </w:r>
      <w:r w:rsidRPr="007C4B1D">
        <w:t xml:space="preserve"> CoRR, 2017. </w:t>
      </w:r>
      <w:r w:rsidRPr="007C4B1D">
        <w:rPr>
          <w:b/>
        </w:rPr>
        <w:t>abs/1704.06904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5.</w:t>
      </w:r>
      <w:r w:rsidRPr="007C4B1D">
        <w:tab/>
        <w:t xml:space="preserve">DeVries, T. and G.W. Taylor, </w:t>
      </w:r>
      <w:r w:rsidRPr="007C4B1D">
        <w:rPr>
          <w:i/>
        </w:rPr>
        <w:t>Improved Regularization of Convolutional Neural Networks with Cutout.</w:t>
      </w:r>
      <w:r w:rsidRPr="007C4B1D">
        <w:t xml:space="preserve"> arXiv preprint arXiv:1708.04552, 2017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6.</w:t>
      </w:r>
      <w:r w:rsidRPr="007C4B1D">
        <w:tab/>
        <w:t xml:space="preserve">Larsson, G., M. Maire, and G. Shakhnarovich, </w:t>
      </w:r>
      <w:r w:rsidRPr="007C4B1D">
        <w:rPr>
          <w:i/>
        </w:rPr>
        <w:t>FractalNet: Ultra-Deep Neural Networks without Residuals.</w:t>
      </w:r>
      <w:r w:rsidRPr="007C4B1D">
        <w:t xml:space="preserve"> CoRR, 2016. </w:t>
      </w:r>
      <w:r w:rsidRPr="007C4B1D">
        <w:rPr>
          <w:b/>
        </w:rPr>
        <w:t>abs/1605.07648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7.</w:t>
      </w:r>
      <w:r w:rsidRPr="007C4B1D">
        <w:tab/>
        <w:t xml:space="preserve">Zhang, X., et al., </w:t>
      </w:r>
      <w:r w:rsidRPr="007C4B1D">
        <w:rPr>
          <w:i/>
        </w:rPr>
        <w:t>ShuffleNet: An Extremely Efficient Convolutional Neural Network for Mobile Devices.</w:t>
      </w:r>
      <w:r w:rsidRPr="007C4B1D">
        <w:t xml:space="preserve"> CoRR, 2017. </w:t>
      </w:r>
      <w:r w:rsidRPr="007C4B1D">
        <w:rPr>
          <w:b/>
        </w:rPr>
        <w:t>abs/1707.01083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8.</w:t>
      </w:r>
      <w:r w:rsidRPr="007C4B1D">
        <w:tab/>
        <w:t xml:space="preserve">Lin, M., Q. Chen, and S. Yan, </w:t>
      </w:r>
      <w:r w:rsidRPr="007C4B1D">
        <w:rPr>
          <w:i/>
        </w:rPr>
        <w:t>Network In Network.</w:t>
      </w:r>
      <w:r w:rsidRPr="007C4B1D">
        <w:t xml:space="preserve"> CoRR, 2013. </w:t>
      </w:r>
      <w:r w:rsidRPr="007C4B1D">
        <w:rPr>
          <w:b/>
        </w:rPr>
        <w:t>abs/1312.4400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19.</w:t>
      </w:r>
      <w:r w:rsidRPr="007C4B1D">
        <w:tab/>
        <w:t xml:space="preserve">Lin, T.-Y., et al., </w:t>
      </w:r>
      <w:r w:rsidRPr="007C4B1D">
        <w:rPr>
          <w:i/>
        </w:rPr>
        <w:t>Feature Pyramid Networks for Object Detection.</w:t>
      </w:r>
      <w:r w:rsidRPr="007C4B1D">
        <w:t xml:space="preserve"> CoRR, 2016. </w:t>
      </w:r>
      <w:r w:rsidRPr="007C4B1D">
        <w:rPr>
          <w:b/>
        </w:rPr>
        <w:t>abs/1612.03144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20.</w:t>
      </w:r>
      <w:r w:rsidRPr="007C4B1D">
        <w:tab/>
        <w:t xml:space="preserve">Lin, T.-Y., et al., </w:t>
      </w:r>
      <w:r w:rsidRPr="007C4B1D">
        <w:rPr>
          <w:i/>
        </w:rPr>
        <w:t>Focal Loss for Dense Object Detection.</w:t>
      </w:r>
      <w:r w:rsidRPr="007C4B1D">
        <w:t xml:space="preserve"> arXiv preprint arXiv:1708.02002, 2017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21.</w:t>
      </w:r>
      <w:r w:rsidRPr="007C4B1D">
        <w:tab/>
        <w:t xml:space="preserve">Huang, J., et al., </w:t>
      </w:r>
      <w:r w:rsidRPr="007C4B1D">
        <w:rPr>
          <w:i/>
        </w:rPr>
        <w:t>Speed/accuracy trade-offs for modern convolutional object detectors.</w:t>
      </w:r>
      <w:r w:rsidRPr="007C4B1D">
        <w:t xml:space="preserve"> CoRR, 2016. </w:t>
      </w:r>
      <w:r w:rsidRPr="007C4B1D">
        <w:rPr>
          <w:b/>
        </w:rPr>
        <w:t>abs/1611.10012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22.</w:t>
      </w:r>
      <w:r w:rsidRPr="007C4B1D">
        <w:tab/>
        <w:t xml:space="preserve">Ren, J.S.J., et al., </w:t>
      </w:r>
      <w:r w:rsidRPr="007C4B1D">
        <w:rPr>
          <w:i/>
        </w:rPr>
        <w:t>Accurate Single Stage Detector Using Recurrent Rolling Convolution.</w:t>
      </w:r>
      <w:r w:rsidRPr="007C4B1D">
        <w:t xml:space="preserve"> CoRR, 2017. </w:t>
      </w:r>
      <w:r w:rsidRPr="007C4B1D">
        <w:rPr>
          <w:b/>
        </w:rPr>
        <w:t>abs/1704.05776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23.</w:t>
      </w:r>
      <w:r w:rsidRPr="007C4B1D">
        <w:tab/>
        <w:t xml:space="preserve">He, K., et al., </w:t>
      </w:r>
      <w:r w:rsidRPr="007C4B1D">
        <w:rPr>
          <w:i/>
        </w:rPr>
        <w:t>Mask R-CNN.</w:t>
      </w:r>
      <w:r w:rsidRPr="007C4B1D">
        <w:t xml:space="preserve"> CoRR, 2017. </w:t>
      </w:r>
      <w:r w:rsidRPr="007C4B1D">
        <w:rPr>
          <w:b/>
        </w:rPr>
        <w:t>abs/1703.06870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24.</w:t>
      </w:r>
      <w:r w:rsidRPr="007C4B1D">
        <w:tab/>
        <w:t xml:space="preserve">Zhang, K., et al., </w:t>
      </w:r>
      <w:r w:rsidRPr="007C4B1D">
        <w:rPr>
          <w:i/>
        </w:rPr>
        <w:t>Joint Face Detection and Alignment using Multi-task Cascaded Convolutional Networks.</w:t>
      </w:r>
      <w:r w:rsidRPr="007C4B1D">
        <w:t xml:space="preserve"> CoRR, 2016. </w:t>
      </w:r>
      <w:r w:rsidRPr="007C4B1D">
        <w:rPr>
          <w:b/>
        </w:rPr>
        <w:t>abs/1604.02878</w:t>
      </w:r>
      <w:r w:rsidRPr="007C4B1D">
        <w:t>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25.</w:t>
      </w:r>
      <w:r w:rsidRPr="007C4B1D">
        <w:tab/>
        <w:t xml:space="preserve">Xiao, T., et al. </w:t>
      </w:r>
      <w:r w:rsidRPr="007C4B1D">
        <w:rPr>
          <w:i/>
        </w:rPr>
        <w:t>Joint detection and identification feature learning for person search</w:t>
      </w:r>
      <w:r w:rsidRPr="007C4B1D">
        <w:t xml:space="preserve">. in </w:t>
      </w:r>
      <w:r w:rsidRPr="007C4B1D">
        <w:rPr>
          <w:i/>
        </w:rPr>
        <w:t>Proc. CVPR</w:t>
      </w:r>
      <w:r w:rsidRPr="007C4B1D">
        <w:t>. 2017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t>26.</w:t>
      </w:r>
      <w:r w:rsidRPr="007C4B1D">
        <w:tab/>
        <w:t xml:space="preserve">Arjovsky, M., S. Chintala, and L. Bottou, </w:t>
      </w:r>
      <w:r w:rsidRPr="007C4B1D">
        <w:rPr>
          <w:i/>
        </w:rPr>
        <w:t>Wasserstein gan.</w:t>
      </w:r>
      <w:r w:rsidRPr="007C4B1D">
        <w:t xml:space="preserve"> arXiv preprint arXiv:1701.07875, 2017.</w:t>
      </w:r>
    </w:p>
    <w:p w:rsidR="007C4B1D" w:rsidRPr="007C4B1D" w:rsidRDefault="007C4B1D" w:rsidP="007C4B1D">
      <w:pPr>
        <w:pStyle w:val="EndNoteBibliography"/>
        <w:spacing w:after="0"/>
        <w:ind w:left="720" w:hanging="720"/>
      </w:pPr>
      <w:r w:rsidRPr="007C4B1D">
        <w:lastRenderedPageBreak/>
        <w:t>27.</w:t>
      </w:r>
      <w:r w:rsidRPr="007C4B1D">
        <w:tab/>
        <w:t xml:space="preserve">Zhu, J.-Y., et al., </w:t>
      </w:r>
      <w:r w:rsidRPr="007C4B1D">
        <w:rPr>
          <w:i/>
        </w:rPr>
        <w:t>Unpaired Image-to-Image Translation using Cycle-Consistent Adversarial Networks.</w:t>
      </w:r>
      <w:r w:rsidRPr="007C4B1D">
        <w:t xml:space="preserve"> CoRR, 2017. </w:t>
      </w:r>
      <w:r w:rsidRPr="007C4B1D">
        <w:rPr>
          <w:b/>
        </w:rPr>
        <w:t>abs/1703.10593</w:t>
      </w:r>
      <w:r w:rsidRPr="007C4B1D">
        <w:t>.</w:t>
      </w:r>
    </w:p>
    <w:p w:rsidR="007C4B1D" w:rsidRPr="007C4B1D" w:rsidRDefault="007C4B1D" w:rsidP="007C4B1D">
      <w:pPr>
        <w:pStyle w:val="EndNoteBibliography"/>
        <w:ind w:left="720" w:hanging="720"/>
      </w:pPr>
      <w:r w:rsidRPr="007C4B1D">
        <w:t>28.</w:t>
      </w:r>
      <w:r w:rsidRPr="007C4B1D">
        <w:tab/>
        <w:t xml:space="preserve">Berthelot, D., T. Schumm, and L. Metz, </w:t>
      </w:r>
      <w:r w:rsidRPr="007C4B1D">
        <w:rPr>
          <w:i/>
        </w:rPr>
        <w:t>BEGAN: Boundary Equilibrium Generative Adversarial Networks.</w:t>
      </w:r>
      <w:r w:rsidRPr="007C4B1D">
        <w:t xml:space="preserve"> CoRR, 2017. </w:t>
      </w:r>
      <w:r w:rsidRPr="007C4B1D">
        <w:rPr>
          <w:b/>
        </w:rPr>
        <w:t>abs/1703.10717</w:t>
      </w:r>
      <w:r w:rsidRPr="007C4B1D">
        <w:t>.</w:t>
      </w:r>
    </w:p>
    <w:p w:rsidR="006F12B0" w:rsidRDefault="00E8574D" w:rsidP="006F12B0">
      <w:pPr>
        <w:rPr>
          <w:sz w:val="24"/>
        </w:rPr>
      </w:pPr>
      <w:r>
        <w:rPr>
          <w:sz w:val="24"/>
        </w:rPr>
        <w:fldChar w:fldCharType="end"/>
      </w:r>
    </w:p>
    <w:sectPr w:rsidR="006F12B0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C812C9"/>
    <w:multiLevelType w:val="hybridMultilevel"/>
    <w:tmpl w:val="CD5E49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1A2221"/>
    <w:multiLevelType w:val="hybridMultilevel"/>
    <w:tmpl w:val="CD5E49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D704AC"/>
    <w:multiLevelType w:val="hybridMultilevel"/>
    <w:tmpl w:val="9536C7D0"/>
    <w:lvl w:ilvl="0" w:tplc="0C8A4668">
      <w:start w:val="1"/>
      <w:numFmt w:val="decimal"/>
      <w:lvlText w:val="%1."/>
      <w:lvlJc w:val="left"/>
      <w:pPr>
        <w:ind w:left="1070" w:hanging="360"/>
      </w:pPr>
      <w:rPr>
        <w:b w:val="0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3" w15:restartNumberingAfterBreak="0">
    <w:nsid w:val="606C6D19"/>
    <w:multiLevelType w:val="hybridMultilevel"/>
    <w:tmpl w:val="4008BF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tazrx50qxxx53ef95c509sxrsvtad5es5ep&quot;&gt;Deep Learning Library&lt;record-ids&gt;&lt;item&gt;13&lt;/item&gt;&lt;item&gt;14&lt;/item&gt;&lt;item&gt;16&lt;/item&gt;&lt;item&gt;17&lt;/item&gt;&lt;item&gt;18&lt;/item&gt;&lt;item&gt;20&lt;/item&gt;&lt;item&gt;21&lt;/item&gt;&lt;item&gt;22&lt;/item&gt;&lt;item&gt;23&lt;/item&gt;&lt;item&gt;24&lt;/item&gt;&lt;item&gt;27&lt;/item&gt;&lt;item&gt;28&lt;/item&gt;&lt;item&gt;29&lt;/item&gt;&lt;item&gt;30&lt;/item&gt;&lt;item&gt;39&lt;/item&gt;&lt;item&gt;40&lt;/item&gt;&lt;item&gt;41&lt;/item&gt;&lt;item&gt;42&lt;/item&gt;&lt;item&gt;43&lt;/item&gt;&lt;item&gt;47&lt;/item&gt;&lt;item&gt;57&lt;/item&gt;&lt;item&gt;58&lt;/item&gt;&lt;item&gt;70&lt;/item&gt;&lt;item&gt;71&lt;/item&gt;&lt;item&gt;72&lt;/item&gt;&lt;item&gt;82&lt;/item&gt;&lt;item&gt;83&lt;/item&gt;&lt;item&gt;84&lt;/item&gt;&lt;/record-ids&gt;&lt;/item&gt;&lt;/Libraries&gt;"/>
  </w:docVars>
  <w:rsids>
    <w:rsidRoot w:val="00A308B5"/>
    <w:rsid w:val="000369FB"/>
    <w:rsid w:val="00041F16"/>
    <w:rsid w:val="000433B6"/>
    <w:rsid w:val="00055F72"/>
    <w:rsid w:val="000739B0"/>
    <w:rsid w:val="000A128E"/>
    <w:rsid w:val="000A1A05"/>
    <w:rsid w:val="000A5DBF"/>
    <w:rsid w:val="000C3C27"/>
    <w:rsid w:val="00130F6E"/>
    <w:rsid w:val="001343BB"/>
    <w:rsid w:val="00162222"/>
    <w:rsid w:val="00184601"/>
    <w:rsid w:val="001E2BEE"/>
    <w:rsid w:val="001E5ED7"/>
    <w:rsid w:val="001F0B68"/>
    <w:rsid w:val="0025742C"/>
    <w:rsid w:val="002611BE"/>
    <w:rsid w:val="00265DAF"/>
    <w:rsid w:val="00274FA5"/>
    <w:rsid w:val="002A4CC3"/>
    <w:rsid w:val="002A6449"/>
    <w:rsid w:val="002B0262"/>
    <w:rsid w:val="002B3DB6"/>
    <w:rsid w:val="002B700C"/>
    <w:rsid w:val="002E4AD6"/>
    <w:rsid w:val="002E5D44"/>
    <w:rsid w:val="002F40C4"/>
    <w:rsid w:val="002F7F92"/>
    <w:rsid w:val="0031471D"/>
    <w:rsid w:val="00345392"/>
    <w:rsid w:val="00354DA7"/>
    <w:rsid w:val="00356CA7"/>
    <w:rsid w:val="00361BE3"/>
    <w:rsid w:val="00361CC7"/>
    <w:rsid w:val="00391A66"/>
    <w:rsid w:val="00391F09"/>
    <w:rsid w:val="003A3448"/>
    <w:rsid w:val="003C3EF5"/>
    <w:rsid w:val="003D7A16"/>
    <w:rsid w:val="003F2249"/>
    <w:rsid w:val="0045276D"/>
    <w:rsid w:val="00453BC4"/>
    <w:rsid w:val="004C2D93"/>
    <w:rsid w:val="004E7F8C"/>
    <w:rsid w:val="004F53A3"/>
    <w:rsid w:val="00500563"/>
    <w:rsid w:val="00507AE8"/>
    <w:rsid w:val="005100B2"/>
    <w:rsid w:val="0054686E"/>
    <w:rsid w:val="005911B3"/>
    <w:rsid w:val="005F1819"/>
    <w:rsid w:val="005F7547"/>
    <w:rsid w:val="00634AA3"/>
    <w:rsid w:val="0065329B"/>
    <w:rsid w:val="006B376E"/>
    <w:rsid w:val="006E1844"/>
    <w:rsid w:val="006E7723"/>
    <w:rsid w:val="006F12B0"/>
    <w:rsid w:val="0070707D"/>
    <w:rsid w:val="00710DB8"/>
    <w:rsid w:val="00720C15"/>
    <w:rsid w:val="0073360F"/>
    <w:rsid w:val="00752126"/>
    <w:rsid w:val="00753AAC"/>
    <w:rsid w:val="00756796"/>
    <w:rsid w:val="00756B22"/>
    <w:rsid w:val="00764120"/>
    <w:rsid w:val="00796C0D"/>
    <w:rsid w:val="007B37C9"/>
    <w:rsid w:val="007B3F1D"/>
    <w:rsid w:val="007C4845"/>
    <w:rsid w:val="007C4B1D"/>
    <w:rsid w:val="007F2322"/>
    <w:rsid w:val="007F47E8"/>
    <w:rsid w:val="00813A44"/>
    <w:rsid w:val="008165D7"/>
    <w:rsid w:val="008213EC"/>
    <w:rsid w:val="008339B3"/>
    <w:rsid w:val="00870C69"/>
    <w:rsid w:val="00871379"/>
    <w:rsid w:val="0087311F"/>
    <w:rsid w:val="008759B5"/>
    <w:rsid w:val="00895F95"/>
    <w:rsid w:val="008B0BB0"/>
    <w:rsid w:val="008B71E6"/>
    <w:rsid w:val="008C31C0"/>
    <w:rsid w:val="008E3C43"/>
    <w:rsid w:val="0090246F"/>
    <w:rsid w:val="0092104D"/>
    <w:rsid w:val="00924DB0"/>
    <w:rsid w:val="0092734D"/>
    <w:rsid w:val="00947846"/>
    <w:rsid w:val="0095033C"/>
    <w:rsid w:val="00960EC0"/>
    <w:rsid w:val="00985DCF"/>
    <w:rsid w:val="00987D4E"/>
    <w:rsid w:val="009A0521"/>
    <w:rsid w:val="009B6050"/>
    <w:rsid w:val="009D589C"/>
    <w:rsid w:val="009F2709"/>
    <w:rsid w:val="00A0124E"/>
    <w:rsid w:val="00A308B5"/>
    <w:rsid w:val="00A55680"/>
    <w:rsid w:val="00A82CA6"/>
    <w:rsid w:val="00A9534C"/>
    <w:rsid w:val="00AA1076"/>
    <w:rsid w:val="00AC1DC0"/>
    <w:rsid w:val="00AC268E"/>
    <w:rsid w:val="00AE0C57"/>
    <w:rsid w:val="00AE4AF6"/>
    <w:rsid w:val="00AF4215"/>
    <w:rsid w:val="00B0582A"/>
    <w:rsid w:val="00B16059"/>
    <w:rsid w:val="00B1658E"/>
    <w:rsid w:val="00B26EBA"/>
    <w:rsid w:val="00B6333B"/>
    <w:rsid w:val="00B83AD6"/>
    <w:rsid w:val="00B84DCC"/>
    <w:rsid w:val="00BA469B"/>
    <w:rsid w:val="00BA610F"/>
    <w:rsid w:val="00BB5ECC"/>
    <w:rsid w:val="00BB783D"/>
    <w:rsid w:val="00BE7D19"/>
    <w:rsid w:val="00BF61FF"/>
    <w:rsid w:val="00C0224D"/>
    <w:rsid w:val="00C12615"/>
    <w:rsid w:val="00C14E63"/>
    <w:rsid w:val="00C5223A"/>
    <w:rsid w:val="00C724EB"/>
    <w:rsid w:val="00CA3035"/>
    <w:rsid w:val="00CC33DC"/>
    <w:rsid w:val="00D151D6"/>
    <w:rsid w:val="00D379B7"/>
    <w:rsid w:val="00D52A76"/>
    <w:rsid w:val="00D659A4"/>
    <w:rsid w:val="00D815CF"/>
    <w:rsid w:val="00DA716E"/>
    <w:rsid w:val="00DD490F"/>
    <w:rsid w:val="00DD7347"/>
    <w:rsid w:val="00DD7918"/>
    <w:rsid w:val="00DE7374"/>
    <w:rsid w:val="00DF3304"/>
    <w:rsid w:val="00E420E9"/>
    <w:rsid w:val="00E8574D"/>
    <w:rsid w:val="00EC10E1"/>
    <w:rsid w:val="00EC19B7"/>
    <w:rsid w:val="00EC23BB"/>
    <w:rsid w:val="00F0545F"/>
    <w:rsid w:val="00F101A8"/>
    <w:rsid w:val="00F131F0"/>
    <w:rsid w:val="00F35809"/>
    <w:rsid w:val="00F57D08"/>
    <w:rsid w:val="00F95848"/>
    <w:rsid w:val="00F97399"/>
    <w:rsid w:val="00FC2600"/>
    <w:rsid w:val="00FF4F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4D55B8"/>
  <w15:chartTrackingRefBased/>
  <w15:docId w15:val="{0425482A-BF84-47E1-8AA1-4D3FB680C7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F0B68"/>
    <w:pPr>
      <w:ind w:left="720"/>
      <w:contextualSpacing/>
    </w:pPr>
  </w:style>
  <w:style w:type="character" w:styleId="a4">
    <w:name w:val="Hyperlink"/>
    <w:basedOn w:val="a0"/>
    <w:uiPriority w:val="99"/>
    <w:unhideWhenUsed/>
    <w:rsid w:val="00274FA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E8574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Знак"/>
    <w:basedOn w:val="a0"/>
    <w:link w:val="EndNoteBibliographyTitle"/>
    <w:rsid w:val="00E8574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E8574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Знак"/>
    <w:basedOn w:val="a0"/>
    <w:link w:val="EndNoteBibliography"/>
    <w:rsid w:val="00E8574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825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21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12</Words>
  <Characters>5200</Characters>
  <Application>Microsoft Office Word</Application>
  <DocSecurity>0</DocSecurity>
  <Lines>43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6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ashuni</dc:creator>
  <cp:keywords/>
  <dc:description/>
  <cp:lastModifiedBy>dmitry</cp:lastModifiedBy>
  <cp:revision>2</cp:revision>
  <dcterms:created xsi:type="dcterms:W3CDTF">2017-10-11T15:53:00Z</dcterms:created>
  <dcterms:modified xsi:type="dcterms:W3CDTF">2017-10-11T15:53:00Z</dcterms:modified>
</cp:coreProperties>
</file>